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250C3" w:rsidRPr="00EA54DE" w:rsidRDefault="001250C3" w:rsidP="001250C3">
      <w:pPr>
        <w:tabs>
          <w:tab w:val="left" w:pos="5215"/>
        </w:tabs>
        <w:rPr>
          <w:b/>
        </w:rPr>
      </w:pPr>
      <w:r>
        <w:rPr>
          <w:b/>
        </w:rPr>
        <w:t xml:space="preserve">Table </w:t>
      </w:r>
      <w:r w:rsidR="006D39C3">
        <w:rPr>
          <w:b/>
        </w:rPr>
        <w:t>S</w:t>
      </w:r>
      <w:r>
        <w:rPr>
          <w:b/>
        </w:rPr>
        <w:t>2</w:t>
      </w:r>
      <w:r w:rsidRPr="00EA54DE">
        <w:rPr>
          <w:b/>
        </w:rPr>
        <w:t xml:space="preserve">: Gene ontologies common to TPCH </w:t>
      </w:r>
      <w:r>
        <w:rPr>
          <w:b/>
        </w:rPr>
        <w:t>FEV</w:t>
      </w:r>
      <w:r w:rsidRPr="006D0967">
        <w:rPr>
          <w:b/>
          <w:vertAlign w:val="subscript"/>
        </w:rPr>
        <w:t>1</w:t>
      </w:r>
      <w:r>
        <w:rPr>
          <w:b/>
        </w:rPr>
        <w:t xml:space="preserve"> </w:t>
      </w:r>
      <w:r w:rsidRPr="00EA54DE">
        <w:rPr>
          <w:b/>
        </w:rPr>
        <w:t>study and pr</w:t>
      </w:r>
      <w:r>
        <w:rPr>
          <w:b/>
        </w:rPr>
        <w:t xml:space="preserve">eviously published COPD studies by Ning </w:t>
      </w:r>
      <w:r w:rsidRPr="00B977F8">
        <w:rPr>
          <w:b/>
          <w:i/>
        </w:rPr>
        <w:t>et al</w:t>
      </w:r>
      <w:r>
        <w:rPr>
          <w:b/>
        </w:rPr>
        <w:t xml:space="preserve">, Wang </w:t>
      </w:r>
      <w:r w:rsidRPr="00B977F8">
        <w:rPr>
          <w:b/>
          <w:i/>
        </w:rPr>
        <w:t xml:space="preserve">et al </w:t>
      </w:r>
      <w:r>
        <w:rPr>
          <w:b/>
        </w:rPr>
        <w:t xml:space="preserve">and Bhattacharya </w:t>
      </w:r>
      <w:r w:rsidRPr="00B977F8">
        <w:rPr>
          <w:b/>
          <w:i/>
        </w:rPr>
        <w:t>et al</w:t>
      </w:r>
      <w:r>
        <w:rPr>
          <w:b/>
          <w:i/>
        </w:rPr>
        <w:t xml:space="preserve"> </w:t>
      </w:r>
      <w:r w:rsidRPr="006D0967">
        <w:rPr>
          <w:b/>
        </w:rPr>
        <w:t>and</w:t>
      </w:r>
      <w:r>
        <w:rPr>
          <w:b/>
          <w:i/>
        </w:rPr>
        <w:t xml:space="preserve"> </w:t>
      </w:r>
      <w:r w:rsidRPr="006D0967">
        <w:rPr>
          <w:b/>
        </w:rPr>
        <w:t>KCO</w:t>
      </w:r>
      <w:r>
        <w:rPr>
          <w:b/>
        </w:rPr>
        <w:t xml:space="preserve"> studies by Spira </w:t>
      </w:r>
      <w:r w:rsidRPr="006D0967">
        <w:rPr>
          <w:b/>
          <w:i/>
        </w:rPr>
        <w:t>et al</w:t>
      </w:r>
      <w:r>
        <w:rPr>
          <w:b/>
        </w:rPr>
        <w:t xml:space="preserve">, Golpon </w:t>
      </w:r>
      <w:r w:rsidRPr="006D0967">
        <w:rPr>
          <w:b/>
          <w:i/>
        </w:rPr>
        <w:t>et al</w:t>
      </w:r>
      <w:r>
        <w:rPr>
          <w:b/>
        </w:rPr>
        <w:t xml:space="preserve"> and Savarimuthu </w:t>
      </w:r>
      <w:r w:rsidRPr="006D0967">
        <w:rPr>
          <w:b/>
          <w:i/>
        </w:rPr>
        <w:t>et al</w:t>
      </w:r>
      <w:r>
        <w:rPr>
          <w:b/>
        </w:rPr>
        <w:t>, using GOEAST analysis on the relevant datasets downloaded from GEO.</w:t>
      </w:r>
    </w:p>
    <w:p w:rsidR="001250C3" w:rsidRDefault="001250C3" w:rsidP="001250C3">
      <w:pPr>
        <w:tabs>
          <w:tab w:val="left" w:pos="5215"/>
        </w:tabs>
      </w:pPr>
    </w:p>
    <w:tbl>
      <w:tblPr>
        <w:tblW w:w="15210" w:type="dxa"/>
        <w:tblInd w:w="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544"/>
        <w:gridCol w:w="2122"/>
        <w:gridCol w:w="3188"/>
        <w:gridCol w:w="1356"/>
        <w:gridCol w:w="804"/>
        <w:gridCol w:w="1080"/>
        <w:gridCol w:w="1616"/>
        <w:gridCol w:w="960"/>
        <w:gridCol w:w="977"/>
        <w:gridCol w:w="1563"/>
      </w:tblGrid>
      <w:tr w:rsidR="001250C3" w:rsidRPr="00F46EF1" w:rsidTr="00BD684C">
        <w:trPr>
          <w:trHeight w:val="255"/>
        </w:trPr>
        <w:tc>
          <w:tcPr>
            <w:tcW w:w="8210" w:type="dxa"/>
            <w:gridSpan w:val="4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TPCH study, FEV</w:t>
            </w:r>
            <w:r w:rsidRPr="00F46EF1">
              <w:rPr>
                <w:b/>
                <w:color w:val="000000"/>
                <w:vertAlign w:val="subscript"/>
              </w:rPr>
              <w:t>1</w:t>
            </w:r>
            <w:r>
              <w:rPr>
                <w:b/>
                <w:color w:val="000000"/>
              </w:rPr>
              <w:t>%predicted</w:t>
            </w:r>
          </w:p>
        </w:tc>
        <w:tc>
          <w:tcPr>
            <w:tcW w:w="3500" w:type="dxa"/>
            <w:gridSpan w:val="3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FEV</w:t>
            </w:r>
            <w:r w:rsidRPr="00F46EF1">
              <w:rPr>
                <w:b/>
                <w:color w:val="000000"/>
                <w:vertAlign w:val="subscript"/>
              </w:rPr>
              <w:t>1</w:t>
            </w:r>
            <w:r>
              <w:rPr>
                <w:b/>
                <w:color w:val="000000"/>
              </w:rPr>
              <w:t xml:space="preserve"> % predicted</w:t>
            </w:r>
          </w:p>
        </w:tc>
        <w:tc>
          <w:tcPr>
            <w:tcW w:w="3500" w:type="dxa"/>
            <w:gridSpan w:val="3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KCO</w:t>
            </w:r>
            <w:r>
              <w:rPr>
                <w:b/>
                <w:color w:val="000000"/>
              </w:rPr>
              <w:t>/DLCO % predicted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GOID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Ontology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Term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p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Ning</w:t>
            </w:r>
            <w:r>
              <w:rPr>
                <w:b/>
                <w:color w:val="000000"/>
              </w:rPr>
              <w:t xml:space="preserve"> </w:t>
            </w:r>
            <w:r w:rsidR="00E00BF7">
              <w:rPr>
                <w:b/>
                <w:color w:val="000000"/>
              </w:rPr>
              <w:fldChar w:fldCharType="begin">
                <w:fldData xml:space="preserve">PEVuZE5vdGU+PENpdGU+PEF1dGhvcj5OaW5nPC9BdXRob3I+PFllYXI+MjAwNDwvWWVhcj48UmVj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</w:fldData>
              </w:fldChar>
            </w:r>
            <w:r>
              <w:rPr>
                <w:b/>
                <w:color w:val="000000"/>
              </w:rPr>
              <w:instrText xml:space="preserve"> ADDIN EN.CITE </w:instrText>
            </w:r>
            <w:r w:rsidR="00E00BF7">
              <w:rPr>
                <w:b/>
                <w:color w:val="000000"/>
              </w:rPr>
              <w:fldChar w:fldCharType="begin">
                <w:fldData xml:space="preserve">PEVuZE5vdGU+PENpdGU+PEF1dGhvcj5OaW5nPC9BdXRob3I+PFllYXI+MjAwNDwvWWVhcj48UmVj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</w:fldData>
              </w:fldChar>
            </w:r>
            <w:r>
              <w:rPr>
                <w:b/>
                <w:color w:val="000000"/>
              </w:rPr>
              <w:instrText xml:space="preserve"> ADDIN EN.CITE.DATA </w:instrText>
            </w:r>
            <w:r w:rsidR="00E00BF7">
              <w:rPr>
                <w:b/>
                <w:color w:val="000000"/>
              </w:rPr>
            </w:r>
            <w:r w:rsidR="00E00BF7">
              <w:rPr>
                <w:b/>
                <w:color w:val="000000"/>
              </w:rPr>
              <w:fldChar w:fldCharType="end"/>
            </w:r>
            <w:r w:rsidR="00E00BF7">
              <w:rPr>
                <w:b/>
                <w:color w:val="000000"/>
              </w:rPr>
            </w:r>
            <w:r w:rsidR="00E00BF7">
              <w:rPr>
                <w:b/>
                <w:color w:val="000000"/>
              </w:rPr>
              <w:fldChar w:fldCharType="separate"/>
            </w:r>
            <w:r>
              <w:rPr>
                <w:b/>
                <w:noProof/>
                <w:color w:val="000000"/>
              </w:rPr>
              <w:t>(4)</w:t>
            </w:r>
            <w:r w:rsidR="00E00BF7">
              <w:rPr>
                <w:b/>
                <w:color w:val="000000"/>
              </w:rPr>
              <w:fldChar w:fldCharType="end"/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Wang</w:t>
            </w:r>
            <w:r>
              <w:rPr>
                <w:b/>
                <w:color w:val="000000"/>
              </w:rPr>
              <w:t xml:space="preserve"> </w:t>
            </w:r>
            <w:r w:rsidR="00E00BF7">
              <w:rPr>
                <w:b/>
                <w:color w:val="000000"/>
              </w:rPr>
              <w:fldChar w:fldCharType="begin">
                <w:fldData xml:space="preserve">PEVuZE5vdGU+PENpdGU+PEF1dGhvcj5XYW5nPC9BdXRob3I+PFllYXI+MjAwODwvWWVhcj48UmVj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</w:fldData>
              </w:fldChar>
            </w:r>
            <w:r>
              <w:rPr>
                <w:b/>
                <w:color w:val="000000"/>
              </w:rPr>
              <w:instrText xml:space="preserve"> ADDIN EN.CITE </w:instrText>
            </w:r>
            <w:r w:rsidR="00E00BF7">
              <w:rPr>
                <w:b/>
                <w:color w:val="000000"/>
              </w:rPr>
              <w:fldChar w:fldCharType="begin">
                <w:fldData xml:space="preserve">PEVuZE5vdGU+PENpdGU+PEF1dGhvcj5XYW5nPC9BdXRob3I+PFllYXI+MjAwODwvWWVhcj48UmVj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</w:fldData>
              </w:fldChar>
            </w:r>
            <w:r>
              <w:rPr>
                <w:b/>
                <w:color w:val="000000"/>
              </w:rPr>
              <w:instrText xml:space="preserve"> ADDIN EN.CITE.DATA </w:instrText>
            </w:r>
            <w:r w:rsidR="00E00BF7">
              <w:rPr>
                <w:b/>
                <w:color w:val="000000"/>
              </w:rPr>
            </w:r>
            <w:r w:rsidR="00E00BF7">
              <w:rPr>
                <w:b/>
                <w:color w:val="000000"/>
              </w:rPr>
              <w:fldChar w:fldCharType="end"/>
            </w:r>
            <w:r w:rsidR="00E00BF7">
              <w:rPr>
                <w:b/>
                <w:color w:val="000000"/>
              </w:rPr>
            </w:r>
            <w:r w:rsidR="00E00BF7">
              <w:rPr>
                <w:b/>
                <w:color w:val="000000"/>
              </w:rPr>
              <w:fldChar w:fldCharType="separate"/>
            </w:r>
            <w:r>
              <w:rPr>
                <w:b/>
                <w:noProof/>
                <w:color w:val="000000"/>
              </w:rPr>
              <w:t>(6)</w:t>
            </w:r>
            <w:r w:rsidR="00E00BF7">
              <w:rPr>
                <w:b/>
                <w:color w:val="000000"/>
              </w:rPr>
              <w:fldChar w:fldCharType="end"/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Bhatta</w:t>
            </w:r>
            <w:r>
              <w:rPr>
                <w:b/>
                <w:color w:val="000000"/>
              </w:rPr>
              <w:t xml:space="preserve">charya </w:t>
            </w:r>
            <w:r w:rsidR="00E00BF7">
              <w:rPr>
                <w:b/>
                <w:color w:val="000000"/>
              </w:rPr>
              <w:fldChar w:fldCharType="begin">
                <w:fldData xml:space="preserve">PEVuZE5vdGU+PENpdGU+PEF1dGhvcj5CaGF0dGFjaGFyeWE8L0F1dGhvcj48WWVhcj4yMDA5PC9Z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</w:fldData>
              </w:fldChar>
            </w:r>
            <w:r>
              <w:rPr>
                <w:b/>
                <w:color w:val="000000"/>
              </w:rPr>
              <w:instrText xml:space="preserve"> ADDIN EN.CITE </w:instrText>
            </w:r>
            <w:r w:rsidR="00E00BF7">
              <w:rPr>
                <w:b/>
                <w:color w:val="000000"/>
              </w:rPr>
              <w:fldChar w:fldCharType="begin">
                <w:fldData xml:space="preserve">PEVuZE5vdGU+PENpdGU+PEF1dGhvcj5CaGF0dGFjaGFyeWE8L0F1dGhvcj48WWVhcj4yMDA5PC9Z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</w:fldData>
              </w:fldChar>
            </w:r>
            <w:r>
              <w:rPr>
                <w:b/>
                <w:color w:val="000000"/>
              </w:rPr>
              <w:instrText xml:space="preserve"> ADDIN EN.CITE.DATA </w:instrText>
            </w:r>
            <w:r w:rsidR="00E00BF7">
              <w:rPr>
                <w:b/>
                <w:color w:val="000000"/>
              </w:rPr>
            </w:r>
            <w:r w:rsidR="00E00BF7">
              <w:rPr>
                <w:b/>
                <w:color w:val="000000"/>
              </w:rPr>
              <w:fldChar w:fldCharType="end"/>
            </w:r>
            <w:r w:rsidR="00E00BF7">
              <w:rPr>
                <w:b/>
                <w:color w:val="000000"/>
              </w:rPr>
            </w:r>
            <w:r w:rsidR="00E00BF7">
              <w:rPr>
                <w:b/>
                <w:color w:val="000000"/>
              </w:rPr>
              <w:fldChar w:fldCharType="separate"/>
            </w:r>
            <w:r>
              <w:rPr>
                <w:b/>
                <w:noProof/>
                <w:color w:val="000000"/>
              </w:rPr>
              <w:t>(7)</w:t>
            </w:r>
            <w:r w:rsidR="00E00BF7">
              <w:rPr>
                <w:b/>
                <w:color w:val="000000"/>
              </w:rPr>
              <w:fldChar w:fldCharType="end"/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Spira</w:t>
            </w:r>
            <w:r>
              <w:rPr>
                <w:b/>
                <w:color w:val="000000"/>
              </w:rPr>
              <w:t xml:space="preserve"> </w:t>
            </w:r>
            <w:r w:rsidR="00E00BF7">
              <w:rPr>
                <w:b/>
                <w:color w:val="000000"/>
              </w:rPr>
              <w:fldChar w:fldCharType="begin">
                <w:fldData xml:space="preserve">PEVuZE5vdGU+PENpdGU+PEF1dGhvcj5TcGlyYTwvQXV0aG9yPjxZZWFyPjIwMDQ8L1llYXI+PFJl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</w:fldData>
              </w:fldChar>
            </w:r>
            <w:r>
              <w:rPr>
                <w:b/>
                <w:color w:val="000000"/>
              </w:rPr>
              <w:instrText xml:space="preserve"> ADDIN EN.CITE </w:instrText>
            </w:r>
            <w:r w:rsidR="00E00BF7">
              <w:rPr>
                <w:b/>
                <w:color w:val="000000"/>
              </w:rPr>
              <w:fldChar w:fldCharType="begin">
                <w:fldData xml:space="preserve">PEVuZE5vdGU+PENpdGU+PEF1dGhvcj5TcGlyYTwvQXV0aG9yPjxZZWFyPjIwMDQ8L1llYXI+PFJl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</w:fldData>
              </w:fldChar>
            </w:r>
            <w:r>
              <w:rPr>
                <w:b/>
                <w:color w:val="000000"/>
              </w:rPr>
              <w:instrText xml:space="preserve"> ADDIN EN.CITE.DATA </w:instrText>
            </w:r>
            <w:r w:rsidR="00E00BF7">
              <w:rPr>
                <w:b/>
                <w:color w:val="000000"/>
              </w:rPr>
            </w:r>
            <w:r w:rsidR="00E00BF7">
              <w:rPr>
                <w:b/>
                <w:color w:val="000000"/>
              </w:rPr>
              <w:fldChar w:fldCharType="end"/>
            </w:r>
            <w:r w:rsidR="00E00BF7">
              <w:rPr>
                <w:b/>
                <w:color w:val="000000"/>
              </w:rPr>
            </w:r>
            <w:r w:rsidR="00E00BF7">
              <w:rPr>
                <w:b/>
                <w:color w:val="000000"/>
              </w:rPr>
              <w:fldChar w:fldCharType="separate"/>
            </w:r>
            <w:r>
              <w:rPr>
                <w:b/>
                <w:noProof/>
                <w:color w:val="000000"/>
              </w:rPr>
              <w:t>(8)</w:t>
            </w:r>
            <w:r w:rsidR="00E00BF7">
              <w:rPr>
                <w:b/>
                <w:color w:val="000000"/>
              </w:rPr>
              <w:fldChar w:fldCharType="end"/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 w:rsidRPr="00F46EF1">
              <w:rPr>
                <w:b/>
                <w:color w:val="000000"/>
              </w:rPr>
              <w:t>Golpon</w:t>
            </w:r>
            <w:r>
              <w:rPr>
                <w:b/>
                <w:color w:val="000000"/>
              </w:rPr>
              <w:t xml:space="preserve"> </w:t>
            </w:r>
            <w:r w:rsidR="00E00BF7">
              <w:rPr>
                <w:b/>
                <w:color w:val="000000"/>
              </w:rPr>
              <w:fldChar w:fldCharType="begin"/>
            </w:r>
            <w:r>
              <w:rPr>
                <w:b/>
                <w:color w:val="000000"/>
              </w:rPr>
              <w:instrText xml:space="preserve"> ADDIN EN.CITE &lt;EndNote&gt;&lt;Cite&gt;&lt;Author&gt;Golpon&lt;/Author&gt;&lt;Year&gt;2004&lt;/Year&gt;&lt;RecNum&gt;316&lt;/RecNum&gt;&lt;record&gt;&lt;rec-number&gt;316&lt;/rec-number&gt;&lt;foreign-keys&gt;&lt;key app="EN" db-id="ed9sdwsfrp0fpeea5e0xzefixaz0x9v9wx0p"&gt;316&lt;/key&gt;&lt;/foreign-keys&gt;&lt;ref-type name="Journal Article"&gt;17&lt;/ref-type&gt;&lt;contributors&gt;&lt;authors&gt;&lt;author&gt;Golpon, H. A.&lt;/author&gt;&lt;author&gt;Coldren, C. D.&lt;/author&gt;&lt;author&gt;Zamora, M. R.&lt;/author&gt;&lt;author&gt;Cosgrove, G. P.&lt;/author&gt;&lt;author&gt;Moore, M. D.&lt;/author&gt;&lt;author&gt;Tuder, R. M.&lt;/author&gt;&lt;author&gt;Geraci, M. W.&lt;/author&gt;&lt;author&gt;Voelkel, N. F.&lt;/author&gt;&lt;/authors&gt;&lt;/contributors&gt;&lt;auth-address&gt;Division of Pulmonary Sciences and Critical Care Medicine, 4200 East Ninth Avenue, C272, Denver, CO 80262, USA.&lt;/auth-address&gt;&lt;titles&gt;&lt;title&gt;Emphysema lung tissue gene expression profiling&lt;/title&gt;&lt;secondary-title&gt;AJRCMB&lt;/secondary-title&gt;&lt;/titles&gt;&lt;periodical&gt;&lt;full-title&gt;AJRCMB&lt;/full-title&gt;&lt;/periodical&gt;&lt;pages&gt;595-600&lt;/pages&gt;&lt;volume&gt;31&lt;/volume&gt;&lt;number&gt;6&lt;/number&gt;&lt;keywords&gt;&lt;keyword&gt;Adolescent&lt;/keyword&gt;&lt;keyword&gt;Adult&lt;/keyword&gt;&lt;keyword&gt;Aged&lt;/keyword&gt;&lt;keyword&gt;Female&lt;/keyword&gt;&lt;keyword&gt;*Gene Expression Profiling&lt;/keyword&gt;&lt;keyword&gt;Humans&lt;/keyword&gt;&lt;keyword&gt;Lung/*metabolism/*pathology&lt;/keyword&gt;&lt;keyword&gt;Male&lt;/keyword&gt;&lt;keyword&gt;Middle Aged&lt;/keyword&gt;&lt;keyword&gt;Pulmonary Emphysema/*genetics&lt;/keyword&gt;&lt;keyword&gt;RNA, Messenger/analysis/genetics&lt;/keyword&gt;&lt;keyword&gt;Research Support, Non-U.S. Gov&amp;apos;t&lt;/keyword&gt;&lt;keyword&gt;Research Support, U.S. Gov&amp;apos;t, P.H.S.&lt;/keyword&gt;&lt;keyword&gt;Transcription, Genetic/genetics&lt;/keyword&gt;&lt;keyword&gt;alpha 1-Antitrypsin Deficiency/genetics&lt;/keyword&gt;&lt;/keywords&gt;&lt;dates&gt;&lt;year&gt;2004&lt;/year&gt;&lt;pub-dates&gt;&lt;date&gt;Dec&lt;/date&gt;&lt;/pub-dates&gt;&lt;/dates&gt;&lt;accession-num&gt;15284076&lt;/accession-num&gt;&lt;label&gt;Microarrays/emphysema&lt;/label&gt;&lt;urls&gt;&lt;related-urls&gt;&lt;url&gt;http://www.ncbi.nlm.nih.gov/entrez/query.fcgi?cmd=Retrieve&amp;amp;db=PubMed&amp;amp;dopt=Citation&amp;amp;list_uids=15284076 &lt;/url&gt;&lt;/related-urls&gt;&lt;/urls&gt;&lt;/record&gt;&lt;/Cite&gt;&lt;/EndNote&gt;</w:instrText>
            </w:r>
            <w:r w:rsidR="00E00BF7">
              <w:rPr>
                <w:b/>
                <w:color w:val="000000"/>
              </w:rPr>
              <w:fldChar w:fldCharType="separate"/>
            </w:r>
            <w:r>
              <w:rPr>
                <w:b/>
                <w:noProof/>
                <w:color w:val="000000"/>
              </w:rPr>
              <w:t>(9)</w:t>
            </w:r>
            <w:r w:rsidR="00E00BF7">
              <w:rPr>
                <w:b/>
                <w:color w:val="000000"/>
              </w:rPr>
              <w:fldChar w:fldCharType="end"/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b/>
                <w:color w:val="000000"/>
              </w:rPr>
            </w:pPr>
            <w:r>
              <w:rPr>
                <w:b/>
                <w:color w:val="000000"/>
              </w:rPr>
              <w:t xml:space="preserve">Savarimuthu </w:t>
            </w:r>
            <w:r w:rsidR="00E00BF7">
              <w:rPr>
                <w:b/>
                <w:color w:val="000000"/>
              </w:rPr>
              <w:fldChar w:fldCharType="begin"/>
            </w:r>
            <w:r>
              <w:rPr>
                <w:b/>
                <w:color w:val="000000"/>
              </w:rPr>
              <w:instrText xml:space="preserve"> ADDIN EN.CITE &lt;EndNote&gt;&lt;Cite&gt;&lt;Author&gt;Savarimuthu Francis&lt;/Author&gt;&lt;Year&gt;2009&lt;/Year&gt;&lt;RecNum&gt;1026&lt;/RecNum&gt;&lt;record&gt;&lt;rec-number&gt;1026&lt;/rec-number&gt;&lt;foreign-keys&gt;&lt;key app="EN" db-id="ed9sdwsfrp0fpeea5e0xzefixaz0x9v9wx0p"&gt;1026&lt;/key&gt;&lt;/foreign-keys&gt;&lt;ref-type name="Journal Article"&gt;17&lt;/ref-type&gt;&lt;contributors&gt;&lt;authors&gt;&lt;author&gt;Savarimuthu Francis, S. M.&lt;/author&gt;&lt;author&gt;Larsen, J. E.&lt;/author&gt;&lt;author&gt;Pavey, S. J.&lt;/author&gt;&lt;author&gt;Bowman, R. V.&lt;/author&gt;&lt;author&gt;Hayward, N. K.&lt;/author&gt;&lt;author&gt;Fong, K. M.&lt;/author&gt;&lt;author&gt;Yang, I. A.&lt;/author&gt;&lt;/authors&gt;&lt;/contributors&gt;&lt;titles&gt;&lt;title&gt;Expression profiling identifies genes involved in emphysema severity&lt;/title&gt;&lt;secondary-title&gt;Respir Res&lt;/secondary-title&gt;&lt;/titles&gt;&lt;periodical&gt;&lt;full-title&gt;Respir Res&lt;/full-title&gt;&lt;abbr-1&gt;Respiratory research&lt;/abbr-1&gt;&lt;/periodical&gt;&lt;pages&gt;81&lt;/pages&gt;&lt;volume&gt;10&lt;/volume&gt;&lt;number&gt;1&lt;/number&gt;&lt;edition&gt;2009/09/03&lt;/edition&gt;&lt;dates&gt;&lt;year&gt;2009&lt;/year&gt;&lt;pub-dates&gt;&lt;date&gt;Sep 2&lt;/date&gt;&lt;/pub-dates&gt;&lt;/dates&gt;&lt;isbn&gt;1465-993X (Electronic)&lt;/isbn&gt;&lt;accession-num&gt;19723343&lt;/accession-num&gt;&lt;urls&gt;&lt;related-urls&gt;&lt;url&gt;http://www.ncbi.nlm.nih.gov/entrez/query.fcgi?cmd=Retrieve&amp;amp;db=PubMed&amp;amp;dopt=Citation&amp;amp;list_uids=19723343&lt;/url&gt;&lt;/related-urls&gt;&lt;/urls&gt;&lt;electronic-resource-num&gt;1465-9921-10-81 [pii]&amp;#xD;10.1186/1465-9921-10-81&lt;/electronic-resource-num&gt;&lt;language&gt;Eng&lt;/language&gt;&lt;/record&gt;&lt;/Cite&gt;&lt;/EndNote&gt;</w:instrText>
            </w:r>
            <w:r w:rsidR="00E00BF7">
              <w:rPr>
                <w:b/>
                <w:color w:val="000000"/>
              </w:rPr>
              <w:fldChar w:fldCharType="separate"/>
            </w:r>
            <w:r>
              <w:rPr>
                <w:b/>
                <w:noProof/>
                <w:color w:val="000000"/>
              </w:rPr>
              <w:t>(3)</w:t>
            </w:r>
            <w:r w:rsidR="00E00BF7">
              <w:rPr>
                <w:b/>
                <w:color w:val="000000"/>
              </w:rPr>
              <w:fldChar w:fldCharType="end"/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079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behavior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1566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68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immune system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95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2241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ircadian sleep/wake cycle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51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274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ircadian sleep/wake cycl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51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518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ircadian sleep/wake cycle, sleep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51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274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ircadian sleep/wake cycl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727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54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hronic inflammatory respons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1938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019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blood coagul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263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91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fibrinoly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263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02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magnesium 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3379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89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organic acid transpor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3379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003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fibroblast growth factor receptor signaling pathwa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3379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04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sprouting angiogene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95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082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oagul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95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91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fibrinoly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95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4303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macrophage activ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51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53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blood vessel endothelial cell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51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95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protein maturation by peptide bond cleavag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263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7061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protein process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263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53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blood vessel endothelial cell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95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89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focal adhesion form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356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69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leukocyte chemotax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51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8001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oxygen and reactive oxygen species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51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68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leukocyte chemotax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727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89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focal adhesion form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1938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95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cell-matrix adhe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95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81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cell-substrate adhe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011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27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apoptotic cell clearanc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263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691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hagocytosis, engulfmen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95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51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rostaglandin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727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645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 xml:space="preserve">prostanoid biosynthetic </w:t>
            </w:r>
            <w:r w:rsidRPr="00F46EF1">
              <w:rPr>
                <w:color w:val="000000"/>
              </w:rPr>
              <w:lastRenderedPageBreak/>
              <w:t>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0.000727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3051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transforming growth factor beta receptor signaling pathwa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821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89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organic acid transpor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821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460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 response to hea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821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59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endothelial cell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9268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851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ircadian behavior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9268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93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endothelial cell prolife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035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36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lipid transpor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035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59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endothelial cell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035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68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leukocyte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147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65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interleukin-12 produc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147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762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hythmic behavior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147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53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blood vessel endothelial cell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4190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03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metal 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6431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57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progesterone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663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669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rostanoid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663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669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rostaglandin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663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043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sleep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663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68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leukocyte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7720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4275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ircadian rhythm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7720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652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angiogene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0778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572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transl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0778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03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inorganic substanc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1706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576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angiogene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3795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95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ell-matrix adhe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5136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81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ell-substrate adhe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5136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814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eptide cross-link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5136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59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endothelial cell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6917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001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locomo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989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092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hemotax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989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81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ytokine produc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989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93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endothelial cell prolife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989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019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blood coagul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31291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645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icosanoid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31291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36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lipid transpor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31291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092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hemotax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33185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663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unsaturated fatty acid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37374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081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oagul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38821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852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behavior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38821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0181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cytokine produc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42323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76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9010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transmembrane receptor protein serine/threonine kinase signaling pathwa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42323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716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cell adhe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4937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701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transforming growth factor beta receptor signaling pathwa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1235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996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signal transduc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2182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974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glucose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3102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81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ell-substrate adhe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4981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974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hexose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6117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428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monosaccharide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6117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762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ircadian rhythm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6117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690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hagocyto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8384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64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cell communic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67307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669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icosanoid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67744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55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macromolecule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69084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355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unsaturated fatty acid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75530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033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cell 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83167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132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ellular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83167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0989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84942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940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hea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84942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974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carbohydrate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86692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578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ell adhe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86692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59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calcium 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91886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27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cellular component movemen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94516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576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angiogene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03138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10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response to external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05866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60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macromolecule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33114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132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ellular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50637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663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fatty acid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54306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018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activation of MAPK activit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54306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926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temperature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63695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76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9009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transmembrane receptor protein serine/threonine kinase signaling pathwa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63695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989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67993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68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immune system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86642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81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ytokine produc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89128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033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 xml:space="preserve">positive regulation of cell </w:t>
            </w:r>
            <w:r w:rsidRPr="00F46EF1">
              <w:rPr>
                <w:color w:val="000000"/>
              </w:rPr>
              <w:lastRenderedPageBreak/>
              <w:t>migr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0.0196772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5123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multicellular organismal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060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232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phosphoryl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21516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40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MAP kinase activit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24947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27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ellular component movemen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30617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56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phosphorus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30617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593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phosphate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30617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269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leukocyte activ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5181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705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 cycle arres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70095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086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cell activ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736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858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response to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80489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2290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electron transport chai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12445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589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transcription, DNA-dependen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21936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25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RNA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28335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24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protein metabol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28880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851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hythm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43425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52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angiogene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54721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015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ell adhe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54721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408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cellular component biogenesi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69592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05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 xml:space="preserve">negative regulation of </w:t>
            </w:r>
            <w:r w:rsidRPr="00F46EF1">
              <w:rPr>
                <w:color w:val="000000"/>
              </w:rPr>
              <w:lastRenderedPageBreak/>
              <w:t>transpor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0.0371610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0166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hypoxia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83018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40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MAP kinase activit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83018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641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transl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98160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7048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sponse to oxygen level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17375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210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gulation of response to external stimulu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44819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12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cellular component organiza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48731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124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egative regulation of multicellular organismal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52646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605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organic acid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6047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639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arboxylic acid biosynthetic proces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6047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594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transcript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63995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062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iological_process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sitive regulation of gene expressio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99440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62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446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 par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261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HC class II protein complex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1.5366E-0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261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HC protein complex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8.985E-0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57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fibrinogen complex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3379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445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lasma membrane part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2337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79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ough endoplasmic reticulum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663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152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rush border membran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3795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109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latelet alpha granule lume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4981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90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brush border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6117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6020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ytoplasmic membrane-bounded vesicle lume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60681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3198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vesicle lumen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65786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109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latelet alpha granul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84942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125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 projection membran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03138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196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uclear membran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61458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23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rotein complex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80489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88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lasma membran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4954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989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ular_component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external side of plasma membrane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71610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672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oxidoreductase activity, oxidizing metal ions, NAD or NADP as acceptor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1938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96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fibronecti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3379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713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fibroblast growth factor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3564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6722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oxidoreductase activity, oxidizing metal ions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495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236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lamini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6518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39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roteoglyca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7274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043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transforming growth factor beta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0821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49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eukaryotic cell surface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2742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50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retinoid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7720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016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low-density lipoprotei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17720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984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isoprenoid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07786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5084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extracellular matrix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2272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4349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ell surface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2989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94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lycoprotei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38821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51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ollage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40564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8034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lipoprotei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405648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686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intramolecular oxidoreductase activit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51235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lastRenderedPageBreak/>
              <w:t>GO:0008170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N-methyltransferase activit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81066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17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integri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0918862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510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875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S-adenosylmethionine-dependent methyltransferase activit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178356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820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hepari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518155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9838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rowth factor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772813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9955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cytokine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2830577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16853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isomerase activity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3754099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X</w:t>
            </w: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5539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lycosaminoglyca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13511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01871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attern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78302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  <w:tr w:rsidR="001250C3" w:rsidRPr="00F46EF1" w:rsidTr="00BD684C">
        <w:trPr>
          <w:trHeight w:val="255"/>
        </w:trPr>
        <w:tc>
          <w:tcPr>
            <w:tcW w:w="154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GO:0030247</w:t>
            </w:r>
          </w:p>
        </w:tc>
        <w:tc>
          <w:tcPr>
            <w:tcW w:w="2122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molecular_function</w:t>
            </w:r>
          </w:p>
        </w:tc>
        <w:tc>
          <w:tcPr>
            <w:tcW w:w="3188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  <w:r w:rsidRPr="00F46EF1">
              <w:rPr>
                <w:color w:val="000000"/>
              </w:rPr>
              <w:t>polysaccharide binding</w:t>
            </w:r>
          </w:p>
        </w:tc>
        <w:tc>
          <w:tcPr>
            <w:tcW w:w="1356" w:type="dxa"/>
            <w:shd w:val="clear" w:color="auto" w:fill="auto"/>
            <w:vAlign w:val="bottom"/>
            <w:hideMark/>
          </w:tcPr>
          <w:p w:rsidR="001250C3" w:rsidRPr="00F46EF1" w:rsidRDefault="001250C3" w:rsidP="00BD684C">
            <w:pPr>
              <w:jc w:val="right"/>
              <w:rPr>
                <w:color w:val="000000"/>
              </w:rPr>
            </w:pPr>
            <w:r w:rsidRPr="00F46EF1">
              <w:rPr>
                <w:color w:val="000000"/>
              </w:rPr>
              <w:t>0.04783021</w:t>
            </w:r>
          </w:p>
        </w:tc>
        <w:tc>
          <w:tcPr>
            <w:tcW w:w="804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977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1250C3" w:rsidRPr="00F46EF1" w:rsidRDefault="001250C3" w:rsidP="00BD684C">
            <w:pPr>
              <w:rPr>
                <w:color w:val="000000"/>
              </w:rPr>
            </w:pPr>
          </w:p>
        </w:tc>
      </w:tr>
    </w:tbl>
    <w:p w:rsidR="001250C3" w:rsidRDefault="001250C3" w:rsidP="001250C3">
      <w:pPr>
        <w:tabs>
          <w:tab w:val="left" w:pos="5215"/>
        </w:tabs>
      </w:pPr>
    </w:p>
    <w:p w:rsidR="001250C3" w:rsidRDefault="001250C3">
      <w:pPr>
        <w:spacing w:after="200" w:line="276" w:lineRule="auto"/>
        <w:rPr>
          <w:b/>
        </w:rPr>
      </w:pPr>
    </w:p>
    <w:sectPr w:rsidR="001250C3" w:rsidSect="00331242">
      <w:pgSz w:w="15840" w:h="12240" w:orient="landscape"/>
      <w:pgMar w:top="1440" w:right="1440" w:bottom="1440" w:left="5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571539"/>
    <w:multiLevelType w:val="hybridMultilevel"/>
    <w:tmpl w:val="CEE814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B8879B1"/>
    <w:multiLevelType w:val="hybridMultilevel"/>
    <w:tmpl w:val="A9C09414"/>
    <w:lvl w:ilvl="0" w:tplc="751C4B1A">
      <w:start w:val="1"/>
      <w:numFmt w:val="decimal"/>
      <w:lvlText w:val="%1."/>
      <w:lvlJc w:val="left"/>
      <w:pPr>
        <w:ind w:left="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2">
    <w:nsid w:val="22A25223"/>
    <w:multiLevelType w:val="hybridMultilevel"/>
    <w:tmpl w:val="16EE0488"/>
    <w:lvl w:ilvl="0" w:tplc="32BCAFEA">
      <w:start w:val="1"/>
      <w:numFmt w:val="decimal"/>
      <w:pStyle w:val="thesisH1"/>
      <w:lvlText w:val="Chapter 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CFE4E20"/>
    <w:multiLevelType w:val="multilevel"/>
    <w:tmpl w:val="929E3746"/>
    <w:lvl w:ilvl="0">
      <w:start w:val="1"/>
      <w:numFmt w:val="decimal"/>
      <w:lvlText w:val="Chapter 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>
    <w:nsid w:val="2F325F7F"/>
    <w:multiLevelType w:val="hybridMultilevel"/>
    <w:tmpl w:val="CE205A54"/>
    <w:lvl w:ilvl="0" w:tplc="E5C435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562BB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91A358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D3AD29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184D8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E2A484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BF8472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7C8217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D640C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4C2E4331"/>
    <w:multiLevelType w:val="hybridMultilevel"/>
    <w:tmpl w:val="3C06004C"/>
    <w:lvl w:ilvl="0" w:tplc="07C2FA2E">
      <w:start w:val="1"/>
      <w:numFmt w:val="decimal"/>
      <w:lvlText w:val="%1."/>
      <w:lvlJc w:val="left"/>
      <w:pPr>
        <w:ind w:left="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6">
    <w:nsid w:val="62692F5C"/>
    <w:multiLevelType w:val="hybridMultilevel"/>
    <w:tmpl w:val="3C4ECBAC"/>
    <w:lvl w:ilvl="0" w:tplc="8B6AEB5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00D6F4D"/>
    <w:multiLevelType w:val="hybridMultilevel"/>
    <w:tmpl w:val="5C302C92"/>
    <w:lvl w:ilvl="0" w:tplc="308854E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8A616B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C1847F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1EA533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EAC4CB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BDE37B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1EA27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6FC3A3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0AEC8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3"/>
  </w:num>
  <w:num w:numId="2">
    <w:abstractNumId w:val="2"/>
  </w:num>
  <w:num w:numId="3">
    <w:abstractNumId w:val="2"/>
  </w:num>
  <w:num w:numId="4">
    <w:abstractNumId w:val="1"/>
  </w:num>
  <w:num w:numId="5">
    <w:abstractNumId w:val="0"/>
  </w:num>
  <w:num w:numId="6">
    <w:abstractNumId w:val="5"/>
  </w:num>
  <w:num w:numId="7">
    <w:abstractNumId w:val="6"/>
  </w:num>
  <w:num w:numId="8">
    <w:abstractNumId w:val="7"/>
  </w:num>
  <w:num w:numId="9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1"/>
  <w:hideSpellingErrors/>
  <w:proofState w:grammar="clean"/>
  <w:defaultTabStop w:val="720"/>
  <w:drawingGridHorizontalSpacing w:val="120"/>
  <w:displayHorizontalDrawingGridEvery w:val="2"/>
  <w:characterSpacingControl w:val="doNotCompress"/>
  <w:compat/>
  <w:rsids>
    <w:rsidRoot w:val="00DA59F5"/>
    <w:rsid w:val="000243BF"/>
    <w:rsid w:val="00034768"/>
    <w:rsid w:val="00043833"/>
    <w:rsid w:val="00046BFF"/>
    <w:rsid w:val="00051937"/>
    <w:rsid w:val="0005620F"/>
    <w:rsid w:val="00066C83"/>
    <w:rsid w:val="000A7C3C"/>
    <w:rsid w:val="001072FC"/>
    <w:rsid w:val="001250C3"/>
    <w:rsid w:val="001672D4"/>
    <w:rsid w:val="00183843"/>
    <w:rsid w:val="001D5DF4"/>
    <w:rsid w:val="0020517D"/>
    <w:rsid w:val="00215774"/>
    <w:rsid w:val="00227051"/>
    <w:rsid w:val="002278E8"/>
    <w:rsid w:val="002921A8"/>
    <w:rsid w:val="00293493"/>
    <w:rsid w:val="002A377D"/>
    <w:rsid w:val="002C74FA"/>
    <w:rsid w:val="002D24EE"/>
    <w:rsid w:val="002E0255"/>
    <w:rsid w:val="002F327D"/>
    <w:rsid w:val="002F59CF"/>
    <w:rsid w:val="003107A6"/>
    <w:rsid w:val="00331242"/>
    <w:rsid w:val="0036295A"/>
    <w:rsid w:val="003C66FC"/>
    <w:rsid w:val="003E4BF5"/>
    <w:rsid w:val="00400AAC"/>
    <w:rsid w:val="00493B45"/>
    <w:rsid w:val="004A4D13"/>
    <w:rsid w:val="004C5B80"/>
    <w:rsid w:val="00507772"/>
    <w:rsid w:val="00525E28"/>
    <w:rsid w:val="00535256"/>
    <w:rsid w:val="0054162E"/>
    <w:rsid w:val="00561C79"/>
    <w:rsid w:val="00572612"/>
    <w:rsid w:val="00586259"/>
    <w:rsid w:val="005952F1"/>
    <w:rsid w:val="005A3B04"/>
    <w:rsid w:val="005A677D"/>
    <w:rsid w:val="00605599"/>
    <w:rsid w:val="006475C5"/>
    <w:rsid w:val="00667BF3"/>
    <w:rsid w:val="00677C53"/>
    <w:rsid w:val="006A442D"/>
    <w:rsid w:val="006D0967"/>
    <w:rsid w:val="006D39C3"/>
    <w:rsid w:val="006E7A55"/>
    <w:rsid w:val="00702514"/>
    <w:rsid w:val="007141C5"/>
    <w:rsid w:val="0074507A"/>
    <w:rsid w:val="007A56D0"/>
    <w:rsid w:val="007B7C93"/>
    <w:rsid w:val="007D1D3F"/>
    <w:rsid w:val="00806F29"/>
    <w:rsid w:val="00821032"/>
    <w:rsid w:val="008401D3"/>
    <w:rsid w:val="00870C11"/>
    <w:rsid w:val="00880D49"/>
    <w:rsid w:val="008C2351"/>
    <w:rsid w:val="008E23BA"/>
    <w:rsid w:val="008E66DD"/>
    <w:rsid w:val="009008B4"/>
    <w:rsid w:val="00980519"/>
    <w:rsid w:val="00984B10"/>
    <w:rsid w:val="00992CC9"/>
    <w:rsid w:val="009F5150"/>
    <w:rsid w:val="00A01683"/>
    <w:rsid w:val="00A76D4B"/>
    <w:rsid w:val="00AA5663"/>
    <w:rsid w:val="00AB16F6"/>
    <w:rsid w:val="00AB2E02"/>
    <w:rsid w:val="00B0480B"/>
    <w:rsid w:val="00B073D2"/>
    <w:rsid w:val="00B20A88"/>
    <w:rsid w:val="00B25A44"/>
    <w:rsid w:val="00B45D77"/>
    <w:rsid w:val="00B53C8E"/>
    <w:rsid w:val="00B6558E"/>
    <w:rsid w:val="00B75651"/>
    <w:rsid w:val="00B977F8"/>
    <w:rsid w:val="00BB2866"/>
    <w:rsid w:val="00BC4AB2"/>
    <w:rsid w:val="00BE735E"/>
    <w:rsid w:val="00C1069D"/>
    <w:rsid w:val="00C1704D"/>
    <w:rsid w:val="00C56B0A"/>
    <w:rsid w:val="00C57393"/>
    <w:rsid w:val="00C924C7"/>
    <w:rsid w:val="00CA1C09"/>
    <w:rsid w:val="00CA71D5"/>
    <w:rsid w:val="00CC1D69"/>
    <w:rsid w:val="00CD27A5"/>
    <w:rsid w:val="00D00CE3"/>
    <w:rsid w:val="00D04153"/>
    <w:rsid w:val="00D30C41"/>
    <w:rsid w:val="00D546A4"/>
    <w:rsid w:val="00D91333"/>
    <w:rsid w:val="00DA59F5"/>
    <w:rsid w:val="00DE3573"/>
    <w:rsid w:val="00DF710A"/>
    <w:rsid w:val="00DF791D"/>
    <w:rsid w:val="00E00BF7"/>
    <w:rsid w:val="00E46C40"/>
    <w:rsid w:val="00EA54DE"/>
    <w:rsid w:val="00EA5564"/>
    <w:rsid w:val="00EB6323"/>
    <w:rsid w:val="00F43B1C"/>
    <w:rsid w:val="00F44D15"/>
    <w:rsid w:val="00F45A52"/>
    <w:rsid w:val="00F51D4A"/>
    <w:rsid w:val="00F85B92"/>
    <w:rsid w:val="00FC06A3"/>
    <w:rsid w:val="00FD66BB"/>
    <w:rsid w:val="00FE155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90">
      <o:colormenu v:ext="edit" fillcolor="none [3069]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59F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293493"/>
    <w:pPr>
      <w:keepNext/>
      <w:keepLines/>
      <w:spacing w:before="480"/>
      <w:outlineLvl w:val="0"/>
    </w:pPr>
    <w:rPr>
      <w:rFonts w:eastAsiaTheme="majorEastAsia" w:cstheme="majorBidi"/>
      <w:b/>
      <w:bCs/>
      <w:color w:val="000000" w:themeColor="text1"/>
      <w:sz w:val="28"/>
      <w:szCs w:val="28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561C79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93493"/>
    <w:rPr>
      <w:rFonts w:ascii="Times New Roman" w:eastAsiaTheme="majorEastAsia" w:hAnsi="Times New Roman" w:cstheme="majorBidi"/>
      <w:b/>
      <w:bCs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semiHidden/>
    <w:rsid w:val="00561C79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customStyle="1" w:styleId="thesisH1">
    <w:name w:val="thesis H1"/>
    <w:basedOn w:val="Normal"/>
    <w:next w:val="Normal"/>
    <w:qFormat/>
    <w:rsid w:val="00293493"/>
    <w:pPr>
      <w:keepNext/>
      <w:keepLines/>
      <w:pageBreakBefore/>
      <w:numPr>
        <w:numId w:val="3"/>
      </w:numPr>
      <w:spacing w:line="360" w:lineRule="auto"/>
    </w:pPr>
    <w:rPr>
      <w:b/>
      <w:sz w:val="28"/>
    </w:rPr>
  </w:style>
  <w:style w:type="paragraph" w:styleId="ListParagraph">
    <w:name w:val="List Paragraph"/>
    <w:basedOn w:val="Normal"/>
    <w:uiPriority w:val="34"/>
    <w:qFormat/>
    <w:rsid w:val="00293493"/>
    <w:pPr>
      <w:ind w:left="720"/>
      <w:contextualSpacing/>
    </w:pPr>
  </w:style>
  <w:style w:type="character" w:styleId="Hyperlink">
    <w:name w:val="Hyperlink"/>
    <w:basedOn w:val="DefaultParagraphFont"/>
    <w:uiPriority w:val="99"/>
    <w:rsid w:val="00DA59F5"/>
    <w:rPr>
      <w:color w:val="0000FF"/>
      <w:u w:val="single"/>
    </w:rPr>
  </w:style>
  <w:style w:type="character" w:styleId="CommentReference">
    <w:name w:val="annotation reference"/>
    <w:basedOn w:val="DefaultParagraphFont"/>
    <w:rsid w:val="00DA59F5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59F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DA59F5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DA59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59F5"/>
    <w:rPr>
      <w:b/>
      <w:bCs/>
    </w:rPr>
  </w:style>
  <w:style w:type="paragraph" w:styleId="BalloonText">
    <w:name w:val="Balloon Text"/>
    <w:basedOn w:val="Normal"/>
    <w:link w:val="BalloonTextChar"/>
    <w:rsid w:val="00DA59F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DA59F5"/>
    <w:rPr>
      <w:rFonts w:ascii="Tahoma" w:eastAsia="Times New Roman" w:hAnsi="Tahoma" w:cs="Tahoma"/>
      <w:sz w:val="16"/>
      <w:szCs w:val="16"/>
    </w:rPr>
  </w:style>
  <w:style w:type="paragraph" w:styleId="Header">
    <w:name w:val="header"/>
    <w:basedOn w:val="Normal"/>
    <w:link w:val="HeaderChar"/>
    <w:rsid w:val="00DA59F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DA59F5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rsid w:val="00DA59F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DA59F5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rsid w:val="00DA59F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unhideWhenUsed/>
    <w:rsid w:val="00DA59F5"/>
    <w:rPr>
      <w:color w:val="800080"/>
      <w:u w:val="single"/>
    </w:rPr>
  </w:style>
  <w:style w:type="paragraph" w:customStyle="1" w:styleId="xl66">
    <w:name w:val="xl66"/>
    <w:basedOn w:val="Normal"/>
    <w:rsid w:val="00DA59F5"/>
    <w:pPr>
      <w:spacing w:before="100" w:beforeAutospacing="1" w:after="100" w:afterAutospacing="1"/>
    </w:pPr>
  </w:style>
  <w:style w:type="paragraph" w:customStyle="1" w:styleId="xl63">
    <w:name w:val="xl63"/>
    <w:basedOn w:val="Normal"/>
    <w:rsid w:val="00DA59F5"/>
    <w:pPr>
      <w:spacing w:before="100" w:beforeAutospacing="1" w:after="100" w:afterAutospacing="1"/>
    </w:pPr>
  </w:style>
  <w:style w:type="paragraph" w:styleId="NormalWeb">
    <w:name w:val="Normal (Web)"/>
    <w:basedOn w:val="Normal"/>
    <w:uiPriority w:val="99"/>
    <w:semiHidden/>
    <w:unhideWhenUsed/>
    <w:rsid w:val="00C924C7"/>
    <w:pPr>
      <w:spacing w:before="100" w:beforeAutospacing="1" w:after="100" w:afterAutospacing="1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027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8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9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7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6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7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09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8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530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7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46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47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8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797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86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21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6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E501D-C7B5-4663-A95C-99FDF16DA5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2820</Words>
  <Characters>16077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6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ty</dc:creator>
  <cp:lastModifiedBy>somadmin</cp:lastModifiedBy>
  <cp:revision>2</cp:revision>
  <dcterms:created xsi:type="dcterms:W3CDTF">2011-02-17T05:32:00Z</dcterms:created>
  <dcterms:modified xsi:type="dcterms:W3CDTF">2011-02-17T05:32:00Z</dcterms:modified>
</cp:coreProperties>
</file>